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3940DDE8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088DDE48" w14:textId="77777777" w:rsidR="00E614DD" w:rsidRDefault="00A35602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45953132" w14:textId="77777777" w:rsidR="00E614DD" w:rsidRDefault="00A35602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78D181F" w14:textId="77777777" w:rsidR="00E614DD" w:rsidRDefault="00A35602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4AE2FF47" w14:textId="77777777" w:rsidR="00CC2B0D" w:rsidRDefault="00CC2B0D" w:rsidP="00736549">
      <w:pPr>
        <w:pStyle w:val="Title"/>
      </w:pPr>
      <w:r>
        <w:t>PI</w:t>
      </w:r>
    </w:p>
    <w:p w14:paraId="01683278" w14:textId="77777777" w:rsidR="0017202E" w:rsidRDefault="006B2327" w:rsidP="00221FAA">
      <w:r>
        <w:t xml:space="preserve"> The movements and activism </w:t>
      </w:r>
      <w:r w:rsidR="003D1DF1">
        <w:t xml:space="preserve">are based on </w:t>
      </w:r>
      <w:r w:rsidR="00B878BB">
        <w:t xml:space="preserve">the </w:t>
      </w:r>
      <w:r w:rsidR="003D1DF1">
        <w:t xml:space="preserve">strength of </w:t>
      </w:r>
      <w:r w:rsidR="00B878BB">
        <w:t xml:space="preserve">the </w:t>
      </w:r>
      <w:r w:rsidR="003D1DF1">
        <w:t>co</w:t>
      </w:r>
      <w:r w:rsidR="00B878BB">
        <w:t>nnection between the influencer</w:t>
      </w:r>
      <w:r w:rsidR="003D1DF1">
        <w:t xml:space="preserve"> and the mas</w:t>
      </w:r>
      <w:r w:rsidR="000B5DE8">
        <w:t xml:space="preserve">ses. The </w:t>
      </w:r>
      <w:r w:rsidR="00267168">
        <w:t>platform used for the propagation is very essential in determining the streng</w:t>
      </w:r>
      <w:r w:rsidR="005B15EB">
        <w:t xml:space="preserve">th of a connection. According to this article, </w:t>
      </w:r>
      <w:r w:rsidR="007A73A1">
        <w:t xml:space="preserve">the activism originated from student dorms and </w:t>
      </w:r>
      <w:r w:rsidR="00F71513">
        <w:t xml:space="preserve">militancy movements for social reforms and rights are </w:t>
      </w:r>
      <w:r w:rsidR="00B52DF6">
        <w:t>considered as strong connections. For example</w:t>
      </w:r>
      <w:r w:rsidR="00B878BB">
        <w:t>,</w:t>
      </w:r>
      <w:r w:rsidR="00B52DF6">
        <w:t xml:space="preserve"> the movement of </w:t>
      </w:r>
      <w:r w:rsidR="00B878BB">
        <w:t xml:space="preserve">the </w:t>
      </w:r>
      <w:r w:rsidR="00B52DF6">
        <w:t xml:space="preserve">black community </w:t>
      </w:r>
      <w:r w:rsidR="00EC633E">
        <w:t>started with</w:t>
      </w:r>
      <w:r w:rsidR="00B52DF6">
        <w:t xml:space="preserve"> four students </w:t>
      </w:r>
      <w:r w:rsidR="00B878BB">
        <w:t>in</w:t>
      </w:r>
      <w:r w:rsidR="00EC633E">
        <w:t xml:space="preserve"> downtown Greensbor</w:t>
      </w:r>
      <w:r w:rsidR="001D5E5C">
        <w:t>o, North Carolina and the number reached thousands</w:t>
      </w:r>
      <w:r w:rsidR="00B878BB">
        <w:fldChar w:fldCharType="begin"/>
      </w:r>
      <w:r w:rsidR="00B878BB">
        <w:instrText xml:space="preserve"> ADDIN ZOTERO_ITEM CSL_CITATION {"citationID":"0jLYy7Xn","properties":{"formattedCitation":"(Gladwell)","plainCitation":"(Gladwell)","noteIndex":0},"citationItems":[{"id":199,"uris":["http://zotero.org/users/local/5OlhLovK/items/YLU676KZ"],"uri":["http://zotero.org/users/local/5OlhLovK/items/YLU676KZ"],"itemData":{"id":199,"type":"article-magazine","title":"Small Change","source":"www.newyorker.com","abstract":"Why the revolution will not be tweeted.","URL":"https://www.newyorker.com/magazine/2010/10/04/small-change-malcolm-gladwell","ISSN":"0028-792X","language":"en","author":[{"family":"Gladwell","given":"Malcolm"}],"issued":{"date-parts":[["2010",9,27]]},"accessed":{"date-parts":[["2019",11,12]]}}}],"schema":"https://github.com/citation-style-language/schema/raw/master/csl-citation.json"} </w:instrText>
      </w:r>
      <w:r w:rsidR="00B878BB">
        <w:fldChar w:fldCharType="separate"/>
      </w:r>
      <w:r w:rsidR="00B878BB" w:rsidRPr="00B878BB">
        <w:rPr>
          <w:rFonts w:ascii="Times New Roman" w:hAnsi="Times New Roman" w:cs="Times New Roman"/>
        </w:rPr>
        <w:t>(Gladwell)</w:t>
      </w:r>
      <w:r w:rsidR="00B878BB">
        <w:fldChar w:fldCharType="end"/>
      </w:r>
      <w:r w:rsidR="001D5E5C">
        <w:t>. On the other hand, activism and movements based on social media and digital platforms are built around weak connection</w:t>
      </w:r>
      <w:r w:rsidR="00B878BB">
        <w:t>s</w:t>
      </w:r>
      <w:r w:rsidR="001D5E5C">
        <w:t xml:space="preserve"> or ties. </w:t>
      </w:r>
      <w:r w:rsidR="00A80490">
        <w:t>Although these connections are not very powerful as in many c</w:t>
      </w:r>
      <w:r w:rsidR="00F868D4">
        <w:t>ases, the par</w:t>
      </w:r>
      <w:r w:rsidR="00221FAA">
        <w:t>ties had not even met face to face</w:t>
      </w:r>
      <w:r w:rsidR="00F868D4">
        <w:t xml:space="preserve"> but the platform and cause </w:t>
      </w:r>
      <w:r w:rsidR="00221FAA">
        <w:t>of movement can unite people from all over the globe.</w:t>
      </w:r>
    </w:p>
    <w:p w14:paraId="1564D9BF" w14:textId="77777777" w:rsidR="00DC264A" w:rsidRDefault="00F868D4" w:rsidP="00221FAA">
      <w:r>
        <w:t xml:space="preserve"> </w:t>
      </w:r>
      <w:r w:rsidR="00CB5FA3">
        <w:t xml:space="preserve">Hierarchy is a kind of activism in which decisions are made based on </w:t>
      </w:r>
      <w:r w:rsidR="00B878BB">
        <w:t xml:space="preserve">a </w:t>
      </w:r>
      <w:r w:rsidR="00CB5FA3">
        <w:t>single entity while networks are shared and de</w:t>
      </w:r>
      <w:r w:rsidR="000A780D">
        <w:t xml:space="preserve">cisions are based on consensus. The networks include events created on Facebook or a shared idea </w:t>
      </w:r>
      <w:r w:rsidR="00B878BB">
        <w:t>that</w:t>
      </w:r>
      <w:r w:rsidR="000A780D">
        <w:t xml:space="preserve"> has been propagated on Twitter </w:t>
      </w:r>
      <w:r w:rsidR="00DF5FFF">
        <w:t>while examples of hierarchies are the left</w:t>
      </w:r>
      <w:r w:rsidR="00B878BB">
        <w:t>-</w:t>
      </w:r>
      <w:r w:rsidR="00DF5FFF">
        <w:t xml:space="preserve">wing terrorists </w:t>
      </w:r>
      <w:r w:rsidR="007C0D2C">
        <w:t>in Germany in nineteen-seventies and also al-Qaida.</w:t>
      </w:r>
      <w:r w:rsidR="00453B20">
        <w:t xml:space="preserve"> </w:t>
      </w:r>
    </w:p>
    <w:p w14:paraId="5902380C" w14:textId="77777777" w:rsidR="007C0D2C" w:rsidRDefault="00661D52" w:rsidP="00221FAA">
      <w:r>
        <w:t xml:space="preserve">Sasha was a girl </w:t>
      </w:r>
      <w:r w:rsidR="00B42762">
        <w:t xml:space="preserve">who found a smartphone and </w:t>
      </w:r>
      <w:r w:rsidR="00BE5857">
        <w:t>an expensive sidekick from the back seat of a taxi. She was e-mailed by Ivan, who’</w:t>
      </w:r>
      <w:r w:rsidR="00C05164">
        <w:t xml:space="preserve">s friend had </w:t>
      </w:r>
      <w:r w:rsidR="00BE5857">
        <w:t>fo</w:t>
      </w:r>
      <w:r w:rsidR="00C05164">
        <w:t>r</w:t>
      </w:r>
      <w:r w:rsidR="00BE5857">
        <w:t>got</w:t>
      </w:r>
      <w:r w:rsidR="00B878BB">
        <w:t>ten</w:t>
      </w:r>
      <w:r w:rsidR="00BE5857">
        <w:t xml:space="preserve"> these things, to return the </w:t>
      </w:r>
      <w:r w:rsidR="00C05164">
        <w:t>smart</w:t>
      </w:r>
      <w:r w:rsidR="00B878BB">
        <w:t>ph</w:t>
      </w:r>
      <w:r w:rsidR="00C05164">
        <w:t xml:space="preserve">one and sidekick but she refused. Ivan made a webpage with her picture and description </w:t>
      </w:r>
      <w:r w:rsidR="00B878BB">
        <w:t>of</w:t>
      </w:r>
      <w:r w:rsidR="00C05164">
        <w:t xml:space="preserve"> what </w:t>
      </w:r>
      <w:r w:rsidR="00B5455A">
        <w:t xml:space="preserve">had </w:t>
      </w:r>
      <w:r w:rsidR="00997798">
        <w:t>happened. He started sharing the page with his frien</w:t>
      </w:r>
      <w:r w:rsidR="006A192A">
        <w:t xml:space="preserve">ds and also attached the home </w:t>
      </w:r>
      <w:r w:rsidR="006A192A">
        <w:lastRenderedPageBreak/>
        <w:t xml:space="preserve">address and the video to make it viral. </w:t>
      </w:r>
      <w:r w:rsidR="00771447">
        <w:t xml:space="preserve">Due to </w:t>
      </w:r>
      <w:r w:rsidR="00B878BB">
        <w:t xml:space="preserve">the </w:t>
      </w:r>
      <w:r w:rsidR="00771447">
        <w:t>immense sharing of this web page, N.Y.P.D declared the items as ‘stolen’ which was previously declared ‘lost’</w:t>
      </w:r>
      <w:r w:rsidR="004C7EF9">
        <w:t>. Sasha was arrested and things were recovered.</w:t>
      </w:r>
      <w:r w:rsidR="00FD08B3">
        <w:t xml:space="preserve"> </w:t>
      </w:r>
      <w:proofErr w:type="spellStart"/>
      <w:r w:rsidR="00FD08B3">
        <w:t>Shirky</w:t>
      </w:r>
      <w:proofErr w:type="spellEnd"/>
      <w:r w:rsidR="00FD08B3">
        <w:t xml:space="preserve"> supports the step taken by </w:t>
      </w:r>
      <w:r w:rsidR="00CC2004">
        <w:t>Ivan and beli</w:t>
      </w:r>
      <w:r w:rsidR="00B878BB">
        <w:t>e</w:t>
      </w:r>
      <w:r w:rsidR="00CC2004">
        <w:t xml:space="preserve">ves that it was not possible for Ivan to recover things in pre-internet times and he is very right. </w:t>
      </w:r>
      <w:r w:rsidR="009B2360">
        <w:t xml:space="preserve">Gladwell is of the opinion that such kind of activities </w:t>
      </w:r>
      <w:r w:rsidR="00B878BB">
        <w:t>is</w:t>
      </w:r>
      <w:r w:rsidR="009B2360">
        <w:t xml:space="preserve"> responsible for shifting the law and order from dedicated organizations to </w:t>
      </w:r>
      <w:r w:rsidR="00155485">
        <w:t>the individual entities which can promote resilience and adaptability.</w:t>
      </w:r>
      <w:r w:rsidR="00A77C1C">
        <w:t xml:space="preserve"> I agree with the idea of Gladwell</w:t>
      </w:r>
      <w:r w:rsidR="00453B20">
        <w:t xml:space="preserve"> tha</w:t>
      </w:r>
      <w:r w:rsidR="00A77C1C">
        <w:t>t there must be some check and balance so that the victim of such kind of activism may not be exploited by the unc</w:t>
      </w:r>
      <w:r w:rsidR="00453B20">
        <w:t>ontrolled social media.</w:t>
      </w:r>
    </w:p>
    <w:p w14:paraId="452D0A86" w14:textId="77777777" w:rsidR="00661D52" w:rsidRPr="00DC264A" w:rsidRDefault="00661D52" w:rsidP="00221FAA"/>
    <w:p w14:paraId="6BF996E3" w14:textId="77777777" w:rsidR="00CC2B0D" w:rsidRDefault="00CC2B0D" w:rsidP="00CC2B0D"/>
    <w:p w14:paraId="611E64FE" w14:textId="77777777" w:rsidR="00CC2B0D" w:rsidRDefault="00CC2B0D" w:rsidP="00CC2B0D"/>
    <w:p w14:paraId="66155F14" w14:textId="77777777" w:rsidR="00CC2B0D" w:rsidRDefault="00CC2B0D" w:rsidP="00CC2B0D"/>
    <w:p w14:paraId="5CED774D" w14:textId="77777777" w:rsidR="00CC2B0D" w:rsidRDefault="00CC2B0D" w:rsidP="00CC2B0D"/>
    <w:p w14:paraId="1D06BA8A" w14:textId="77777777" w:rsidR="00CC2B0D" w:rsidRPr="00CC2B0D" w:rsidRDefault="00CC2B0D" w:rsidP="00CC2B0D"/>
    <w:p w14:paraId="262EF363" w14:textId="77777777" w:rsidR="001D5E5C" w:rsidRDefault="001D5E5C" w:rsidP="001D5E5C"/>
    <w:p w14:paraId="723BD9BB" w14:textId="77777777" w:rsidR="001D5E5C" w:rsidRDefault="001D5E5C" w:rsidP="001D5E5C"/>
    <w:p w14:paraId="7D1CC0AF" w14:textId="77777777" w:rsidR="001D5E5C" w:rsidRDefault="001D5E5C" w:rsidP="001D5E5C"/>
    <w:p w14:paraId="5318ED30" w14:textId="77777777" w:rsidR="001D5E5C" w:rsidRDefault="001D5E5C" w:rsidP="001D5E5C"/>
    <w:p w14:paraId="7E502EC3" w14:textId="77777777" w:rsidR="001D5E5C" w:rsidRDefault="001D5E5C" w:rsidP="001D5E5C"/>
    <w:p w14:paraId="651EF75B" w14:textId="77777777" w:rsidR="001D5E5C" w:rsidRDefault="001D5E5C" w:rsidP="001D5E5C"/>
    <w:p w14:paraId="70045C76" w14:textId="77777777" w:rsidR="001D5E5C" w:rsidRDefault="001D5E5C" w:rsidP="001D5E5C"/>
    <w:p w14:paraId="725C051D" w14:textId="77777777" w:rsidR="001D5E5C" w:rsidRDefault="001D5E5C" w:rsidP="001D5E5C"/>
    <w:p w14:paraId="4F3D1941" w14:textId="77777777" w:rsidR="001D5E5C" w:rsidRDefault="001D5E5C" w:rsidP="001D5E5C"/>
    <w:p w14:paraId="75FEA5DB" w14:textId="77777777" w:rsidR="00B878BB" w:rsidRDefault="00B878BB" w:rsidP="00B878BB">
      <w:r>
        <w:lastRenderedPageBreak/>
        <w:t>Works Cited:</w:t>
      </w:r>
    </w:p>
    <w:p w14:paraId="452DBB31" w14:textId="77777777" w:rsidR="00B878BB" w:rsidRPr="00B878BB" w:rsidRDefault="00B878BB" w:rsidP="00B878B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878BB">
        <w:rPr>
          <w:rFonts w:ascii="Times New Roman" w:hAnsi="Times New Roman" w:cs="Times New Roman"/>
        </w:rPr>
        <w:t xml:space="preserve">Gladwell, Malcolm. </w:t>
      </w:r>
      <w:r w:rsidRPr="00B878BB">
        <w:rPr>
          <w:rFonts w:ascii="Times New Roman" w:hAnsi="Times New Roman" w:cs="Times New Roman"/>
          <w:i/>
          <w:iCs/>
        </w:rPr>
        <w:t>Small Change</w:t>
      </w:r>
      <w:r w:rsidRPr="00B878BB">
        <w:rPr>
          <w:rFonts w:ascii="Times New Roman" w:hAnsi="Times New Roman" w:cs="Times New Roman"/>
        </w:rPr>
        <w:t xml:space="preserve">. Sept. 2010. </w:t>
      </w:r>
      <w:r w:rsidRPr="00B878BB">
        <w:rPr>
          <w:rFonts w:ascii="Times New Roman" w:hAnsi="Times New Roman" w:cs="Times New Roman"/>
          <w:i/>
          <w:iCs/>
        </w:rPr>
        <w:t>www.newyorker.com</w:t>
      </w:r>
      <w:r w:rsidRPr="00B878BB">
        <w:rPr>
          <w:rFonts w:ascii="Times New Roman" w:hAnsi="Times New Roman" w:cs="Times New Roman"/>
        </w:rPr>
        <w:t>, https://www.newyorker.com/magazine/2010/10/04/small-change-malcolm-gladwell.</w:t>
      </w:r>
    </w:p>
    <w:p w14:paraId="067331BA" w14:textId="77777777" w:rsidR="00B878BB" w:rsidRDefault="00B878BB" w:rsidP="00B878BB">
      <w:pPr>
        <w:ind w:left="3600" w:firstLine="0"/>
      </w:pPr>
      <w:r>
        <w:fldChar w:fldCharType="end"/>
      </w:r>
    </w:p>
    <w:p w14:paraId="0C4767C4" w14:textId="77777777" w:rsidR="00E614DD" w:rsidRDefault="00E614DD">
      <w:pPr>
        <w:pStyle w:val="Quote"/>
      </w:pPr>
    </w:p>
    <w:sectPr w:rsidR="00E614DD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B9E928" w14:textId="77777777" w:rsidR="00A35602" w:rsidRDefault="00A35602">
      <w:pPr>
        <w:spacing w:line="240" w:lineRule="auto"/>
      </w:pPr>
      <w:r>
        <w:separator/>
      </w:r>
    </w:p>
  </w:endnote>
  <w:endnote w:type="continuationSeparator" w:id="0">
    <w:p w14:paraId="39E92133" w14:textId="77777777" w:rsidR="00A35602" w:rsidRDefault="00A3560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E46230" w14:textId="77777777" w:rsidR="00A35602" w:rsidRDefault="00A35602">
      <w:pPr>
        <w:spacing w:line="240" w:lineRule="auto"/>
      </w:pPr>
      <w:r>
        <w:separator/>
      </w:r>
    </w:p>
  </w:footnote>
  <w:footnote w:type="continuationSeparator" w:id="0">
    <w:p w14:paraId="062D9524" w14:textId="77777777" w:rsidR="00A35602" w:rsidRDefault="00A3560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58E269" w14:textId="77777777" w:rsidR="00E614DD" w:rsidRDefault="00A35602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878BB">
      <w:rPr>
        <w:noProof/>
      </w:rPr>
      <w:t>2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78FDB0" w14:textId="77777777" w:rsidR="00E614DD" w:rsidRDefault="00A35602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878BB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wMjQyMTQ3MzUwNDVU0lEKTi0uzszPAykwrAUAkSUywiwAAAA="/>
  </w:docVars>
  <w:rsids>
    <w:rsidRoot w:val="00F83220"/>
    <w:rsid w:val="00040CBB"/>
    <w:rsid w:val="00095464"/>
    <w:rsid w:val="000A780D"/>
    <w:rsid w:val="000B5DE8"/>
    <w:rsid w:val="000B78C8"/>
    <w:rsid w:val="000D119C"/>
    <w:rsid w:val="001463B2"/>
    <w:rsid w:val="00155485"/>
    <w:rsid w:val="0017202E"/>
    <w:rsid w:val="001D5E5C"/>
    <w:rsid w:val="001F62C0"/>
    <w:rsid w:val="0020361A"/>
    <w:rsid w:val="00221FAA"/>
    <w:rsid w:val="00245E02"/>
    <w:rsid w:val="00267168"/>
    <w:rsid w:val="00353B66"/>
    <w:rsid w:val="00364805"/>
    <w:rsid w:val="003D1DF1"/>
    <w:rsid w:val="003F577E"/>
    <w:rsid w:val="00453B20"/>
    <w:rsid w:val="00454E02"/>
    <w:rsid w:val="00456604"/>
    <w:rsid w:val="004A2675"/>
    <w:rsid w:val="004C7EF9"/>
    <w:rsid w:val="004F7139"/>
    <w:rsid w:val="005525EB"/>
    <w:rsid w:val="0057093C"/>
    <w:rsid w:val="005B15EB"/>
    <w:rsid w:val="00635F6E"/>
    <w:rsid w:val="00657405"/>
    <w:rsid w:val="00661D52"/>
    <w:rsid w:val="00691EC1"/>
    <w:rsid w:val="006A192A"/>
    <w:rsid w:val="006B2327"/>
    <w:rsid w:val="00736549"/>
    <w:rsid w:val="00771447"/>
    <w:rsid w:val="007A73A1"/>
    <w:rsid w:val="007C0D2C"/>
    <w:rsid w:val="007C53FB"/>
    <w:rsid w:val="00857EAD"/>
    <w:rsid w:val="008B0BE7"/>
    <w:rsid w:val="008B4A55"/>
    <w:rsid w:val="008B7D18"/>
    <w:rsid w:val="008F1F97"/>
    <w:rsid w:val="008F4052"/>
    <w:rsid w:val="00967BA1"/>
    <w:rsid w:val="00975F82"/>
    <w:rsid w:val="00985A65"/>
    <w:rsid w:val="00997798"/>
    <w:rsid w:val="009B2360"/>
    <w:rsid w:val="009D4EB3"/>
    <w:rsid w:val="00A06AEF"/>
    <w:rsid w:val="00A35602"/>
    <w:rsid w:val="00A77C1C"/>
    <w:rsid w:val="00A80490"/>
    <w:rsid w:val="00AF437F"/>
    <w:rsid w:val="00B13D1B"/>
    <w:rsid w:val="00B42762"/>
    <w:rsid w:val="00B52DF6"/>
    <w:rsid w:val="00B5455A"/>
    <w:rsid w:val="00B818DF"/>
    <w:rsid w:val="00B878BB"/>
    <w:rsid w:val="00BA1BAA"/>
    <w:rsid w:val="00BC0EB0"/>
    <w:rsid w:val="00BE5857"/>
    <w:rsid w:val="00C05164"/>
    <w:rsid w:val="00CB5FA3"/>
    <w:rsid w:val="00CC2004"/>
    <w:rsid w:val="00CC2B0D"/>
    <w:rsid w:val="00CD3FEE"/>
    <w:rsid w:val="00D024BE"/>
    <w:rsid w:val="00D05A7B"/>
    <w:rsid w:val="00D20EAF"/>
    <w:rsid w:val="00D52117"/>
    <w:rsid w:val="00D60BD7"/>
    <w:rsid w:val="00DB0D39"/>
    <w:rsid w:val="00DC264A"/>
    <w:rsid w:val="00DF5FFF"/>
    <w:rsid w:val="00E0205B"/>
    <w:rsid w:val="00E14005"/>
    <w:rsid w:val="00E614DD"/>
    <w:rsid w:val="00E627B4"/>
    <w:rsid w:val="00EC633E"/>
    <w:rsid w:val="00EE389C"/>
    <w:rsid w:val="00F71513"/>
    <w:rsid w:val="00F83220"/>
    <w:rsid w:val="00F868D4"/>
    <w:rsid w:val="00F9444C"/>
    <w:rsid w:val="00FD08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AF8B4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6B0D18"/>
    <w:rsid w:val="007B3234"/>
    <w:rsid w:val="00AA2F15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  <w:style w:type="paragraph" w:customStyle="1" w:styleId="437E246286054EF0B19CCB3FEB68BE52">
    <w:name w:val="437E246286054EF0B19CCB3FEB68BE52"/>
    <w:rsid w:val="006B0D1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11</Words>
  <Characters>2917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12T15:51:00Z</dcterms:created>
  <dcterms:modified xsi:type="dcterms:W3CDTF">2019-11-12T15:51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EO3rlIVQ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